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75A0CF" w14:textId="0FBFFE7E" w:rsidR="004430DE" w:rsidRPr="004430DE" w:rsidRDefault="0092512D" w:rsidP="00CB485D">
      <w:pPr>
        <w:pStyle w:val="Heading1"/>
      </w:pPr>
      <w:r>
        <w:t>Literature Review</w:t>
      </w:r>
    </w:p>
    <w:p w14:paraId="50A6F4FF" w14:textId="33E8C506" w:rsidR="004430DE" w:rsidRDefault="004430DE" w:rsidP="00CB485D">
      <w:pPr>
        <w:pStyle w:val="Heading2"/>
      </w:pPr>
      <w:r w:rsidRPr="004430DE">
        <w:t xml:space="preserve">Speech </w:t>
      </w:r>
      <w:r w:rsidRPr="00242991">
        <w:t>Processing</w:t>
      </w:r>
    </w:p>
    <w:p w14:paraId="5F0D9579" w14:textId="3F40FF58" w:rsidR="00AC3AB1" w:rsidRPr="00AC3AB1" w:rsidRDefault="00AC3AB1" w:rsidP="00AC3AB1">
      <w:r>
        <w:t xml:space="preserve">Automated speech recognition </w:t>
      </w:r>
      <w:r w:rsidR="007E4609">
        <w:t xml:space="preserve">(ASR) </w:t>
      </w:r>
      <w:r>
        <w:t>systems can be broken up into numer</w:t>
      </w:r>
      <w:r w:rsidR="0085182F">
        <w:t xml:space="preserve">ous categories based on the various criteria they meet. The criteria for systems usually consist of; speaker dependence, speech type, </w:t>
      </w:r>
      <w:r w:rsidR="00866AE4">
        <w:t>and recognition type.</w:t>
      </w:r>
    </w:p>
    <w:p w14:paraId="3011C5A3" w14:textId="0EAA3CBD" w:rsidR="004430DE" w:rsidRDefault="0092512D" w:rsidP="00CB485D">
      <w:pPr>
        <w:pStyle w:val="Heading3"/>
      </w:pPr>
      <w:r>
        <w:t>Speaker dependence</w:t>
      </w:r>
    </w:p>
    <w:p w14:paraId="66838837" w14:textId="385C1290" w:rsidR="00AC3AB1" w:rsidRPr="00AC3AB1" w:rsidRDefault="00866AE4" w:rsidP="00AC3AB1">
      <w:r>
        <w:t xml:space="preserve">Speaker </w:t>
      </w:r>
      <w:r w:rsidR="007E4609">
        <w:t>dependent systems are trained</w:t>
      </w:r>
      <w:r>
        <w:t xml:space="preserve"> for use by a single speaker,</w:t>
      </w:r>
      <w:r w:rsidR="007E4609">
        <w:t xml:space="preserve"> building classification models based on the speaker’s unique acoustic-phonetic model. In contrast, </w:t>
      </w:r>
      <w:r>
        <w:t>speaker independent sy</w:t>
      </w:r>
      <w:r w:rsidR="007E4609">
        <w:t xml:space="preserve">stems are designed for use by numerous speakers, including those who were not involved in the system training process. </w:t>
      </w:r>
      <w:r w:rsidR="00C16A95">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0722D5">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0722D5">
        <w:rPr>
          <w:noProof/>
        </w:rPr>
        <w:t>[1]</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0722D5">
        <w:instrText xml:space="preserve"> ADDIN EN.CITE &lt;EndNote&gt;&lt;Cite&gt;&lt;Author&gt;Lee&lt;/Author&gt;&lt;Year&gt;1988&lt;/Year&gt;&lt;RecNum&gt;38&lt;/RecNum&gt;&lt;DisplayText&gt;[2]&lt;/DisplayText&gt;&lt;record&gt;&lt;rec-number&gt;38&lt;/rec-number&gt;&lt;foreign-keys&gt;&lt;key app="EN" db-id="zedf0fda800wstep25hxttzdwww50rv2fr52"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0722D5">
        <w:rPr>
          <w:noProof/>
        </w:rPr>
        <w:t>[2]</w:t>
      </w:r>
      <w:r w:rsidR="00766F36">
        <w:fldChar w:fldCharType="end"/>
      </w:r>
      <w:r w:rsidR="000722D5">
        <w:t>.</w:t>
      </w:r>
    </w:p>
    <w:p w14:paraId="34D7C061" w14:textId="62C8FAFE" w:rsidR="004430DE" w:rsidRDefault="00294BC9" w:rsidP="00CB485D">
      <w:pPr>
        <w:pStyle w:val="Heading3"/>
      </w:pPr>
      <w:r>
        <w:t>Speech type</w:t>
      </w:r>
      <w:bookmarkStart w:id="0" w:name="_GoBack"/>
      <w:bookmarkEnd w:id="0"/>
    </w:p>
    <w:p w14:paraId="28F45ECB" w14:textId="644FEAAF" w:rsidR="0085182F" w:rsidRPr="0085182F" w:rsidRDefault="007E4609" w:rsidP="0085182F">
      <w:r>
        <w:t>Speech can be broken into three distinct types; isolated, discontinuous</w:t>
      </w:r>
      <w:r w:rsidR="00772616">
        <w:t>, and</w:t>
      </w:r>
      <w:r>
        <w:t xml:space="preserve"> continuous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ds. In continuous speech (natural speech) the speaker makes no effort to alter their speech patterns. 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jou” </w:t>
      </w:r>
      <w:r w:rsidR="00294BC9">
        <w:fldChar w:fldCharType="begin"/>
      </w:r>
      <w:r w:rsidR="00294BC9">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294BC9">
        <w:rPr>
          <w:noProof/>
        </w:rPr>
        <w:t>[1]</w:t>
      </w:r>
      <w:r w:rsidR="00294BC9">
        <w:fldChar w:fldCharType="end"/>
      </w:r>
      <w:r w:rsidR="00294BC9">
        <w:t xml:space="preserve">. During a standard evaluation, isolated and continuous speech achieved error rates of 3.1% and 8.7% respectively </w:t>
      </w:r>
      <w:r w:rsidR="00294BC9">
        <w:fldChar w:fldCharType="begin"/>
      </w:r>
      <w:r w:rsidR="00294BC9">
        <w:instrText xml:space="preserve"> ADDIN EN.CITE &lt;EndNote&gt;&lt;Cite&gt;&lt;Author&gt;Bahl&lt;/Author&gt;&lt;Year&gt;1981&lt;/Year&gt;&lt;RecNum&gt;41&lt;/RecNum&gt;&lt;DisplayText&gt;[3]&lt;/DisplayText&gt;&lt;record&gt;&lt;rec-number&gt;41&lt;/rec-number&gt;&lt;foreign-keys&gt;&lt;key app="EN" db-id="zedf0fda800wstep25hxttzdwww50rv2fr52"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294BC9">
        <w:rPr>
          <w:noProof/>
        </w:rPr>
        <w:t>[3]</w:t>
      </w:r>
      <w:r w:rsidR="00294BC9">
        <w:fldChar w:fldCharType="end"/>
      </w:r>
      <w:r w:rsidR="00294BC9">
        <w:t>.</w:t>
      </w:r>
    </w:p>
    <w:p w14:paraId="53FC0BA0" w14:textId="5EE3794E" w:rsidR="004430DE" w:rsidRPr="004430DE" w:rsidRDefault="004430DE" w:rsidP="00CB485D">
      <w:pPr>
        <w:pStyle w:val="Heading3"/>
      </w:pPr>
      <w:r w:rsidRPr="004430DE">
        <w:t>Recog</w:t>
      </w:r>
      <w:r w:rsidR="0092512D">
        <w:t>nition type (word vs. phoneme)</w:t>
      </w:r>
    </w:p>
    <w:p w14:paraId="0756D06C" w14:textId="59C0D6D9" w:rsidR="004430DE" w:rsidRDefault="004430DE" w:rsidP="004430DE">
      <w:r w:rsidRPr="004430DE">
        <w:t xml:space="preserve">A </w:t>
      </w:r>
      <w:r w:rsidR="007E4609">
        <w:t>phoneme can be defined</w:t>
      </w:r>
      <w:r w:rsidRPr="004430DE">
        <w:t xml:space="preserve"> as “the smallest contrastive linguistic unit which may brin</w:t>
      </w:r>
      <w:r w:rsidR="00EB2B02">
        <w:t>g about a change of meaning</w:t>
      </w:r>
      <w:r w:rsidR="007E4609">
        <w:t xml:space="preserve"> [of a word]</w:t>
      </w:r>
      <w:r w:rsidR="00EB2B02">
        <w:t>”</w:t>
      </w:r>
      <w:r w:rsidR="007E4609">
        <w:t xml:space="preserve"> </w:t>
      </w:r>
      <w:r w:rsidR="00EB2B02">
        <w:fldChar w:fldCharType="begin"/>
      </w:r>
      <w:r w:rsidR="00294BC9">
        <w:instrText xml:space="preserve"> ADDIN EN.CITE &lt;EndNote&gt;&lt;Cite&gt;&lt;Author&gt;Cruttenden&lt;/Author&gt;&lt;Year&gt;2013&lt;/Year&gt;&lt;RecNum&gt;36&lt;/RecNum&gt;&lt;DisplayText&gt;[4]&lt;/DisplayText&gt;&lt;record&gt;&lt;rec-number&gt;36&lt;/rec-number&gt;&lt;foreign-keys&gt;&lt;key app="EN" db-id="zedf0fda800wstep25hxttzdwww50rv2fr52"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rsidR="00EB2B02">
        <w:fldChar w:fldCharType="separate"/>
      </w:r>
      <w:r w:rsidR="00294BC9">
        <w:rPr>
          <w:noProof/>
        </w:rPr>
        <w:t>[4]</w:t>
      </w:r>
      <w:r w:rsidR="00EB2B02">
        <w:fldChar w:fldCharType="end"/>
      </w:r>
      <w:r w:rsidR="0092512D">
        <w:t>.</w:t>
      </w:r>
    </w:p>
    <w:p w14:paraId="6BD9F735" w14:textId="77777777" w:rsidR="0085182F" w:rsidRDefault="0085182F" w:rsidP="004430DE"/>
    <w:p w14:paraId="3E6EDAF8" w14:textId="5DA3D2D5" w:rsidR="0085182F" w:rsidRDefault="007E4609" w:rsidP="004430DE">
      <w:r>
        <w:t>Whether</w:t>
      </w:r>
      <w:r w:rsidR="0085182F">
        <w:t xml:space="preserve"> the system performs recognition at the word or phoneme level</w:t>
      </w:r>
    </w:p>
    <w:p w14:paraId="26BBDBE0" w14:textId="4FB12B27" w:rsidR="00D97A5F" w:rsidRPr="00D97A5F" w:rsidRDefault="00D97A5F" w:rsidP="00D97A5F">
      <w:pPr>
        <w:pStyle w:val="Heading2"/>
      </w:pPr>
      <w:r>
        <w:t>Acoustical Pre-Processing</w:t>
      </w:r>
    </w:p>
    <w:p w14:paraId="288663CD" w14:textId="7E7DFB8D" w:rsidR="004430DE" w:rsidRDefault="0092512D" w:rsidP="00CB485D">
      <w:pPr>
        <w:pStyle w:val="Heading2"/>
      </w:pPr>
      <w:r>
        <w:t>Feature Extraction</w:t>
      </w:r>
    </w:p>
    <w:p w14:paraId="5AD1635D" w14:textId="22C9C21F" w:rsidR="00D97A5F" w:rsidRPr="00D97A5F" w:rsidRDefault="00D97A5F" w:rsidP="00D97A5F">
      <w:r>
        <w:t xml:space="preserve">The two most important </w:t>
      </w:r>
      <w:r w:rsidR="000722D5">
        <w:t xml:space="preserve">sections of </w:t>
      </w:r>
      <w:r>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294BC9">
        <w:instrText xml:space="preserve"> ADDIN EN.CITE &lt;EndNote&gt;&lt;Cite&gt;&lt;Author&gt;Furui&lt;/Author&gt;&lt;Year&gt;1997&lt;/Year&gt;&lt;RecNum&gt;18&lt;/RecNum&gt;&lt;DisplayText&gt;[5]&lt;/DisplayText&gt;&lt;record&gt;&lt;rec-number&gt;18&lt;/rec-number&gt;&lt;foreign-keys&gt;&lt;key app="EN" db-id="zedf0fda800wstep25hxttzdwww50rv2fr52"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294BC9">
        <w:rPr>
          <w:noProof/>
        </w:rPr>
        <w:t>[5]</w:t>
      </w:r>
      <w:r w:rsidR="00FD03DB">
        <w:fldChar w:fldCharType="end"/>
      </w:r>
      <w:r w:rsidR="000722D5">
        <w:t>.</w:t>
      </w:r>
    </w:p>
    <w:p w14:paraId="46AF7B86" w14:textId="4B6EE5D2" w:rsidR="004430DE" w:rsidRPr="004430DE" w:rsidRDefault="004430DE" w:rsidP="00CB485D">
      <w:pPr>
        <w:pStyle w:val="Heading3"/>
        <w:numPr>
          <w:ilvl w:val="2"/>
          <w:numId w:val="4"/>
        </w:numPr>
      </w:pPr>
      <w:r w:rsidRPr="004430DE">
        <w:lastRenderedPageBreak/>
        <w:t>Mel-frequenc</w:t>
      </w:r>
      <w:r w:rsidR="0092512D">
        <w:t>y Cepstral Coefficients (MFCC)</w:t>
      </w:r>
    </w:p>
    <w:p w14:paraId="5522AB88" w14:textId="0035B4CA" w:rsidR="004430DE" w:rsidRDefault="004430DE" w:rsidP="00CB485D">
      <w:pPr>
        <w:pStyle w:val="Heading2"/>
      </w:pPr>
      <w:r w:rsidRPr="004430DE">
        <w:t>Classification T</w:t>
      </w:r>
      <w:r w:rsidR="0092512D">
        <w:t>echniques</w:t>
      </w:r>
    </w:p>
    <w:p w14:paraId="2E1B50CE" w14:textId="74DC4A49" w:rsidR="004430DE" w:rsidRPr="004430DE" w:rsidRDefault="0092512D" w:rsidP="00CB485D">
      <w:pPr>
        <w:pStyle w:val="Heading3"/>
        <w:numPr>
          <w:ilvl w:val="2"/>
          <w:numId w:val="13"/>
        </w:numPr>
      </w:pPr>
      <w:r>
        <w:t>Hidden Markov Models</w:t>
      </w:r>
    </w:p>
    <w:p w14:paraId="68F7C4DA" w14:textId="177DB2B4" w:rsidR="004430DE" w:rsidRPr="004430DE" w:rsidRDefault="0092512D" w:rsidP="00CB485D">
      <w:pPr>
        <w:pStyle w:val="Heading3"/>
        <w:numPr>
          <w:ilvl w:val="2"/>
          <w:numId w:val="19"/>
        </w:numPr>
      </w:pPr>
      <w:r>
        <w:t>Artificial Neural Networks</w:t>
      </w:r>
    </w:p>
    <w:p w14:paraId="0447CD1E" w14:textId="67853C77" w:rsidR="004430DE" w:rsidRPr="004430DE" w:rsidRDefault="0092512D" w:rsidP="00CB485D">
      <w:pPr>
        <w:pStyle w:val="Heading3"/>
      </w:pPr>
      <w:r>
        <w:t>Dynamic Time Warping</w:t>
      </w:r>
    </w:p>
    <w:p w14:paraId="5194BD48" w14:textId="706FA129" w:rsidR="004430DE" w:rsidRDefault="0092512D" w:rsidP="00CB485D">
      <w:pPr>
        <w:pStyle w:val="Heading2"/>
      </w:pPr>
      <w:r>
        <w:t>Robust speech recognition</w:t>
      </w:r>
    </w:p>
    <w:p w14:paraId="522E54A3" w14:textId="15ACD15F" w:rsidR="004430DE" w:rsidRDefault="0092512D" w:rsidP="00CB485D">
      <w:pPr>
        <w:pStyle w:val="Heading2"/>
      </w:pPr>
      <w:r>
        <w:t>Auditory data</w:t>
      </w:r>
    </w:p>
    <w:p w14:paraId="1F45F825" w14:textId="77777777" w:rsidR="007E4609" w:rsidRDefault="007E4609" w:rsidP="00EB2B02">
      <w:pPr>
        <w:pStyle w:val="Heading1"/>
        <w:sectPr w:rsidR="007E4609" w:rsidSect="007E4609">
          <w:footerReference w:type="default" r:id="rId9"/>
          <w:pgSz w:w="11900" w:h="16840"/>
          <w:pgMar w:top="1440" w:right="1440" w:bottom="1440" w:left="1440" w:header="708" w:footer="708" w:gutter="0"/>
          <w:cols w:space="708"/>
          <w:docGrid w:linePitch="360"/>
        </w:sectPr>
      </w:pPr>
    </w:p>
    <w:p w14:paraId="6C8F15EA" w14:textId="38473841" w:rsidR="00EB2B02" w:rsidRDefault="0092512D" w:rsidP="00EB2B02">
      <w:pPr>
        <w:pStyle w:val="Heading1"/>
      </w:pPr>
      <w:r>
        <w:lastRenderedPageBreak/>
        <w:t>R</w:t>
      </w:r>
      <w:r w:rsidR="004430DE" w:rsidRPr="004430DE">
        <w:t>eferences</w:t>
      </w:r>
    </w:p>
    <w:p w14:paraId="34F2A120" w14:textId="77777777" w:rsidR="00294BC9" w:rsidRPr="00294BC9" w:rsidRDefault="00EB2B02" w:rsidP="00294BC9">
      <w:pPr>
        <w:pStyle w:val="EndNoteBibliography"/>
        <w:ind w:left="720" w:hanging="720"/>
        <w:rPr>
          <w:noProof/>
        </w:rPr>
      </w:pPr>
      <w:r>
        <w:fldChar w:fldCharType="begin"/>
      </w:r>
      <w:r>
        <w:instrText xml:space="preserve"> ADDIN EN.REFLIST </w:instrText>
      </w:r>
      <w:r>
        <w:fldChar w:fldCharType="separate"/>
      </w:r>
      <w:r w:rsidR="00294BC9" w:rsidRPr="00294BC9">
        <w:rPr>
          <w:noProof/>
        </w:rPr>
        <w:t>[1]</w:t>
      </w:r>
      <w:r w:rsidR="00294BC9" w:rsidRPr="00294BC9">
        <w:rPr>
          <w:noProof/>
        </w:rPr>
        <w:tab/>
        <w:t>J. Tebelskis, "Speech recognition using neural networks," Carnegie Mellon University, 1995.</w:t>
      </w:r>
    </w:p>
    <w:p w14:paraId="627F9419" w14:textId="77777777" w:rsidR="00294BC9" w:rsidRPr="00294BC9" w:rsidRDefault="00294BC9" w:rsidP="00294BC9">
      <w:pPr>
        <w:pStyle w:val="EndNoteBibliography"/>
        <w:ind w:left="720" w:hanging="720"/>
        <w:rPr>
          <w:noProof/>
        </w:rPr>
      </w:pPr>
      <w:r w:rsidRPr="00294BC9">
        <w:rPr>
          <w:noProof/>
        </w:rPr>
        <w:t>[2]</w:t>
      </w:r>
      <w:r w:rsidRPr="00294BC9">
        <w:rPr>
          <w:noProof/>
        </w:rPr>
        <w:tab/>
        <w:t xml:space="preserve">K.-F. Lee, "On large-vocabulary speaker-independent continuous speech recognition," </w:t>
      </w:r>
      <w:r w:rsidRPr="00294BC9">
        <w:rPr>
          <w:i/>
          <w:noProof/>
        </w:rPr>
        <w:t xml:space="preserve">Speech Communication, </w:t>
      </w:r>
      <w:r w:rsidRPr="00294BC9">
        <w:rPr>
          <w:noProof/>
        </w:rPr>
        <w:t>vol. 7, pp. 375-379, June 21 1988.</w:t>
      </w:r>
    </w:p>
    <w:p w14:paraId="16BD9C62" w14:textId="77777777" w:rsidR="00294BC9" w:rsidRPr="00294BC9" w:rsidRDefault="00294BC9" w:rsidP="00294BC9">
      <w:pPr>
        <w:pStyle w:val="EndNoteBibliography"/>
        <w:ind w:left="720" w:hanging="720"/>
        <w:rPr>
          <w:noProof/>
        </w:rPr>
      </w:pPr>
      <w:r w:rsidRPr="00294BC9">
        <w:rPr>
          <w:noProof/>
        </w:rPr>
        <w:t>[3]</w:t>
      </w:r>
      <w:r w:rsidRPr="00294BC9">
        <w:rPr>
          <w:noProof/>
        </w:rPr>
        <w:tab/>
        <w:t>L. Bahl, R. Bakis, P. Cohen, A. Cole, F. Jelinek, B. Lewis</w:t>
      </w:r>
      <w:r w:rsidRPr="00294BC9">
        <w:rPr>
          <w:i/>
          <w:noProof/>
        </w:rPr>
        <w:t>, et al.</w:t>
      </w:r>
      <w:r w:rsidRPr="00294BC9">
        <w:rPr>
          <w:noProof/>
        </w:rPr>
        <w:t xml:space="preserve">, "Speech recognition of a natural text read as isolated words," in </w:t>
      </w:r>
      <w:r w:rsidRPr="00294BC9">
        <w:rPr>
          <w:i/>
          <w:noProof/>
        </w:rPr>
        <w:t>Acoustics, Speech, and Signal Processing, IEEE International Conference on ICASSP '81.</w:t>
      </w:r>
      <w:r w:rsidRPr="00294BC9">
        <w:rPr>
          <w:noProof/>
        </w:rPr>
        <w:t>, 1981, pp. 1168-1171.</w:t>
      </w:r>
    </w:p>
    <w:p w14:paraId="5371998E" w14:textId="77777777" w:rsidR="00294BC9" w:rsidRPr="00294BC9" w:rsidRDefault="00294BC9" w:rsidP="00294BC9">
      <w:pPr>
        <w:pStyle w:val="EndNoteBibliography"/>
        <w:ind w:left="720" w:hanging="720"/>
        <w:rPr>
          <w:noProof/>
        </w:rPr>
      </w:pPr>
      <w:r w:rsidRPr="00294BC9">
        <w:rPr>
          <w:noProof/>
        </w:rPr>
        <w:t>[4]</w:t>
      </w:r>
      <w:r w:rsidRPr="00294BC9">
        <w:rPr>
          <w:noProof/>
        </w:rPr>
        <w:tab/>
        <w:t>A. Cruttenden, "Gimson's pronunciation of English," 7th ed: Routledge, 2013, p. 41.</w:t>
      </w:r>
    </w:p>
    <w:p w14:paraId="5ED8CAAF" w14:textId="77777777" w:rsidR="00294BC9" w:rsidRPr="00294BC9" w:rsidRDefault="00294BC9" w:rsidP="00294BC9">
      <w:pPr>
        <w:pStyle w:val="EndNoteBibliography"/>
        <w:ind w:left="720" w:hanging="720"/>
        <w:rPr>
          <w:noProof/>
        </w:rPr>
      </w:pPr>
      <w:r w:rsidRPr="00294BC9">
        <w:rPr>
          <w:noProof/>
        </w:rPr>
        <w:t>[5]</w:t>
      </w:r>
      <w:r w:rsidRPr="00294BC9">
        <w:rPr>
          <w:noProof/>
        </w:rPr>
        <w:tab/>
        <w:t xml:space="preserve">S. Furui, "Recent advances in speaker recognition," in </w:t>
      </w:r>
      <w:r w:rsidRPr="00294BC9">
        <w:rPr>
          <w:i/>
          <w:noProof/>
        </w:rPr>
        <w:t>Audio- and Video-based Biometric Person Authentication</w:t>
      </w:r>
      <w:r w:rsidRPr="00294BC9">
        <w:rPr>
          <w:noProof/>
        </w:rPr>
        <w:t>. vol. 1206, J. Bigün, G. Chollet, and G. Borgefors, Eds., 1st ed: Springer Berlin Heidelberg, 1997, pp. 235-252.</w:t>
      </w:r>
    </w:p>
    <w:p w14:paraId="5671D71E" w14:textId="14215C26" w:rsidR="00F773FC" w:rsidRPr="004430DE" w:rsidRDefault="00EB2B02" w:rsidP="00EB2B02">
      <w:r>
        <w:fldChar w:fldCharType="end"/>
      </w:r>
      <w:r w:rsidRPr="004430DE">
        <w:t xml:space="preserve"> </w:t>
      </w:r>
    </w:p>
    <w:sectPr w:rsidR="00F773FC" w:rsidRPr="004430DE" w:rsidSect="003B04B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C0069C" w14:textId="77777777" w:rsidR="00E32EC9" w:rsidRDefault="00E32EC9" w:rsidP="00AC57B9">
      <w:r>
        <w:separator/>
      </w:r>
    </w:p>
  </w:endnote>
  <w:endnote w:type="continuationSeparator" w:id="0">
    <w:p w14:paraId="6FF91F36" w14:textId="77777777" w:rsidR="00E32EC9" w:rsidRDefault="00E32EC9"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7C5CEC" w14:textId="4B3D845B" w:rsidR="00E32EC9" w:rsidRDefault="00E32EC9">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294BC9">
      <w:rPr>
        <w:rStyle w:val="PageNumber"/>
        <w:noProof/>
      </w:rPr>
      <w:t>1</w:t>
    </w:r>
    <w:r>
      <w:rPr>
        <w:rStyle w:val="PageNumber"/>
      </w:rPr>
      <w:fldChar w:fldCharType="end"/>
    </w:r>
    <w:r>
      <w:rPr>
        <w:rStyle w:val="PageNumber"/>
      </w:rPr>
      <w:t>]</w:t>
    </w:r>
    <w:r>
      <w:rPr>
        <w:rStyle w:val="PageNumber"/>
      </w:rPr>
      <w:tab/>
      <w:t>Literature Review</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7744E3" w14:textId="77777777" w:rsidR="00E32EC9" w:rsidRDefault="00E32EC9" w:rsidP="00AC57B9">
      <w:r>
        <w:separator/>
      </w:r>
    </w:p>
  </w:footnote>
  <w:footnote w:type="continuationSeparator" w:id="0">
    <w:p w14:paraId="0CC8E20E" w14:textId="77777777" w:rsidR="00E32EC9" w:rsidRDefault="00E32EC9" w:rsidP="00AC57B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B78F1"/>
    <w:multiLevelType w:val="multilevel"/>
    <w:tmpl w:val="8F588562"/>
    <w:numStyleLink w:val="Headings"/>
  </w:abstractNum>
  <w:abstractNum w:abstractNumId="1">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nsid w:val="0FD22AFC"/>
    <w:multiLevelType w:val="multilevel"/>
    <w:tmpl w:val="8F588562"/>
    <w:numStyleLink w:val="Headings"/>
  </w:abstractNum>
  <w:abstractNum w:abstractNumId="3">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nsid w:val="26AE1540"/>
    <w:multiLevelType w:val="multilevel"/>
    <w:tmpl w:val="8F588562"/>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411C1FF5"/>
    <w:multiLevelType w:val="multilevel"/>
    <w:tmpl w:val="CAEC3894"/>
    <w:styleLink w:val="ProperHeadings"/>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5B4C314D"/>
    <w:multiLevelType w:val="multilevel"/>
    <w:tmpl w:val="CAEC3894"/>
    <w:numStyleLink w:val="ProperHeadings"/>
  </w:abstractNum>
  <w:abstractNum w:abstractNumId="14">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0"/>
  </w:num>
  <w:num w:numId="2">
    <w:abstractNumId w:val="9"/>
  </w:num>
  <w:num w:numId="3">
    <w:abstractNumId w:val="5"/>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5"/>
  </w:num>
  <w:num w:numId="8">
    <w:abstractNumId w:val="8"/>
  </w:num>
  <w:num w:numId="9">
    <w:abstractNumId w:val="3"/>
  </w:num>
  <w:num w:numId="10">
    <w:abstractNumId w:val="16"/>
  </w:num>
  <w:num w:numId="11">
    <w:abstractNumId w:val="1"/>
  </w:num>
  <w:num w:numId="12">
    <w:abstractNumId w:val="6"/>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4"/>
  </w:num>
  <w:num w:numId="16">
    <w:abstractNumId w:val="12"/>
  </w:num>
  <w:num w:numId="17">
    <w:abstractNumId w:val="0"/>
  </w:num>
  <w:num w:numId="18">
    <w:abstractNumId w:val="11"/>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df0fda800wstep25hxttzdwww50rv2fr52&quot;&gt;Reference Library&lt;record-ids&gt;&lt;item&gt;18&lt;/item&gt;&lt;item&gt;36&lt;/item&gt;&lt;item&gt;37&lt;/item&gt;&lt;item&gt;38&lt;/item&gt;&lt;item&gt;41&lt;/item&gt;&lt;/record-ids&gt;&lt;/item&gt;&lt;/Libraries&gt;"/>
  </w:docVars>
  <w:rsids>
    <w:rsidRoot w:val="004430DE"/>
    <w:rsid w:val="000722D5"/>
    <w:rsid w:val="00112446"/>
    <w:rsid w:val="00242991"/>
    <w:rsid w:val="00294BC9"/>
    <w:rsid w:val="003B04B8"/>
    <w:rsid w:val="004430DE"/>
    <w:rsid w:val="00766F36"/>
    <w:rsid w:val="00772616"/>
    <w:rsid w:val="007E4609"/>
    <w:rsid w:val="0085182F"/>
    <w:rsid w:val="00866AE4"/>
    <w:rsid w:val="008E14AF"/>
    <w:rsid w:val="0092512D"/>
    <w:rsid w:val="00AC3AB1"/>
    <w:rsid w:val="00AC57B9"/>
    <w:rsid w:val="00C16A95"/>
    <w:rsid w:val="00CB485D"/>
    <w:rsid w:val="00D97A5F"/>
    <w:rsid w:val="00E32EC9"/>
    <w:rsid w:val="00EB2B02"/>
    <w:rsid w:val="00F773FC"/>
    <w:rsid w:val="00FD03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AB1"/>
    <w:pPr>
      <w:jc w:val="both"/>
    </w:pPr>
  </w:style>
  <w:style w:type="paragraph" w:styleId="Heading1">
    <w:name w:val="heading 1"/>
    <w:next w:val="Normal"/>
    <w:link w:val="Heading1Char"/>
    <w:autoRedefine/>
    <w:uiPriority w:val="9"/>
    <w:qFormat/>
    <w:rsid w:val="00D97A5F"/>
    <w:pPr>
      <w:keepNext/>
      <w:keepLines/>
      <w:numPr>
        <w:numId w:val="2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242991"/>
    <w:pPr>
      <w:numPr>
        <w:ilvl w:val="1"/>
      </w:numPr>
      <w:spacing w:before="200"/>
      <w:outlineLvl w:val="1"/>
    </w:pPr>
    <w:rPr>
      <w:color w:val="4F81BD" w:themeColor="accent1"/>
      <w:sz w:val="26"/>
      <w:szCs w:val="22"/>
    </w:rPr>
  </w:style>
  <w:style w:type="paragraph" w:styleId="Heading3">
    <w:name w:val="heading 3"/>
    <w:basedOn w:val="Heading2"/>
    <w:next w:val="Normal"/>
    <w:link w:val="Heading3Char"/>
    <w:autoRedefine/>
    <w:uiPriority w:val="9"/>
    <w:unhideWhenUsed/>
    <w:qFormat/>
    <w:rsid w:val="00D97A5F"/>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D97A5F"/>
    <w:pPr>
      <w:keepNext/>
      <w:keepLines/>
      <w:numPr>
        <w:ilvl w:val="4"/>
        <w:numId w:val="20"/>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242991"/>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D97A5F"/>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D97A5F"/>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D97A5F"/>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32"/>
    </w:rPr>
  </w:style>
  <w:style w:type="paragraph" w:customStyle="1" w:styleId="EndNoteBibliography">
    <w:name w:val="EndNote Bibliography"/>
    <w:basedOn w:val="Normal"/>
    <w:rsid w:val="00EB2B02"/>
    <w:rPr>
      <w:rFonts w:ascii="Calibri" w:hAnsi="Calibri"/>
      <w:sz w:val="32"/>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AB1"/>
    <w:pPr>
      <w:jc w:val="both"/>
    </w:pPr>
  </w:style>
  <w:style w:type="paragraph" w:styleId="Heading1">
    <w:name w:val="heading 1"/>
    <w:next w:val="Normal"/>
    <w:link w:val="Heading1Char"/>
    <w:autoRedefine/>
    <w:uiPriority w:val="9"/>
    <w:qFormat/>
    <w:rsid w:val="00D97A5F"/>
    <w:pPr>
      <w:keepNext/>
      <w:keepLines/>
      <w:numPr>
        <w:numId w:val="2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242991"/>
    <w:pPr>
      <w:numPr>
        <w:ilvl w:val="1"/>
      </w:numPr>
      <w:spacing w:before="200"/>
      <w:outlineLvl w:val="1"/>
    </w:pPr>
    <w:rPr>
      <w:color w:val="4F81BD" w:themeColor="accent1"/>
      <w:sz w:val="26"/>
      <w:szCs w:val="22"/>
    </w:rPr>
  </w:style>
  <w:style w:type="paragraph" w:styleId="Heading3">
    <w:name w:val="heading 3"/>
    <w:basedOn w:val="Heading2"/>
    <w:next w:val="Normal"/>
    <w:link w:val="Heading3Char"/>
    <w:autoRedefine/>
    <w:uiPriority w:val="9"/>
    <w:unhideWhenUsed/>
    <w:qFormat/>
    <w:rsid w:val="00D97A5F"/>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D97A5F"/>
    <w:pPr>
      <w:keepNext/>
      <w:keepLines/>
      <w:numPr>
        <w:ilvl w:val="4"/>
        <w:numId w:val="20"/>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242991"/>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D97A5F"/>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D97A5F"/>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D97A5F"/>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32"/>
    </w:rPr>
  </w:style>
  <w:style w:type="paragraph" w:customStyle="1" w:styleId="EndNoteBibliography">
    <w:name w:val="EndNote Bibliography"/>
    <w:basedOn w:val="Normal"/>
    <w:rsid w:val="00EB2B02"/>
    <w:rPr>
      <w:rFonts w:ascii="Calibri" w:hAnsi="Calibri"/>
      <w:sz w:val="32"/>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1B2BE8-489F-5145-8E72-01FB4563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Pages>
  <Words>1440</Words>
  <Characters>8214</Characters>
  <Application>Microsoft Macintosh Word</Application>
  <DocSecurity>0</DocSecurity>
  <Lines>68</Lines>
  <Paragraphs>19</Paragraphs>
  <ScaleCrop>false</ScaleCrop>
  <Company/>
  <LinksUpToDate>false</LinksUpToDate>
  <CharactersWithSpaces>9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8</cp:revision>
  <dcterms:created xsi:type="dcterms:W3CDTF">2014-04-14T06:35:00Z</dcterms:created>
  <dcterms:modified xsi:type="dcterms:W3CDTF">2014-04-15T05:15:00Z</dcterms:modified>
</cp:coreProperties>
</file>